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Pr="008F3E8B" w:rsidRDefault="005A0B11" w:rsidP="008F3E8B">
      <w:pPr>
        <w:pStyle w:val="a7"/>
      </w:pPr>
      <w:r w:rsidRPr="008F3E8B">
        <w:t>В неравновесных системах возникают особые необратимые процессы, называемые явлениями переноса, в результате которых происходит</w:t>
      </w:r>
      <w:r w:rsidR="00282270" w:rsidRPr="008F3E8B">
        <w:t xml:space="preserve"> пространственный перенос массы, энергии, </w:t>
      </w:r>
      <w:commentRangeStart w:id="8"/>
      <w:r w:rsidR="00282270" w:rsidRPr="008F3E8B">
        <w:t>импульса</w:t>
      </w:r>
      <w:commentRangeEnd w:id="8"/>
      <w:r w:rsidR="008F3E8B">
        <w:rPr>
          <w:rStyle w:val="af4"/>
          <w:rFonts w:eastAsia="SimSun" w:cstheme="minorBidi"/>
          <w:color w:val="auto"/>
          <w:lang w:eastAsia="en-US"/>
        </w:rPr>
        <w:commentReference w:id="8"/>
      </w:r>
      <w:r w:rsidR="00282270" w:rsidRPr="008F3E8B">
        <w:t>.</w:t>
      </w:r>
    </w:p>
    <w:p w14:paraId="7377E926" w14:textId="2C5202B0" w:rsidR="00282270" w:rsidRDefault="007062E5" w:rsidP="007062E5">
      <w:pPr>
        <w:pStyle w:val="3"/>
      </w:pPr>
      <w:r>
        <w:t>Диффузия</w:t>
      </w:r>
    </w:p>
    <w:p w14:paraId="64D16C5B" w14:textId="3745FA3D" w:rsidR="0053439D" w:rsidRDefault="008F3E8B" w:rsidP="007062E5">
      <w:pPr>
        <w:pStyle w:val="a7"/>
      </w:pPr>
      <w:r>
        <w:t xml:space="preserve">Перенос массы описывается явлением диффузии. </w:t>
      </w:r>
      <w:r w:rsidR="0053439D">
        <w:t xml:space="preserve">Если в составе молекул </w:t>
      </w:r>
      <w:r>
        <w:t xml:space="preserve">одного </w:t>
      </w:r>
      <w:r w:rsidR="0053439D">
        <w:t>вещества имеется примесь молекул другого типа, и эта примесь в объеме распределена неоднородно</w:t>
      </w:r>
      <w:r>
        <w:t xml:space="preserve">, </w:t>
      </w:r>
      <w:r w:rsidR="0053439D">
        <w:t>то из-за хаотического движения молекул примесь начнет стремиться к равномерному распределению</w:t>
      </w:r>
      <w:r>
        <w:t xml:space="preserve"> в пространстве</w:t>
      </w:r>
      <w:r w:rsidR="0053439D">
        <w:t>. Возникнет перенос вещества примеси – диффузия</w:t>
      </w:r>
      <w:r>
        <w:t>.</w:t>
      </w:r>
      <w:r w:rsidR="00170F64">
        <w:t xml:space="preserve"> Такое описание этого явления применимо не только на молекулярном, но и </w:t>
      </w:r>
      <w:proofErr w:type="gramStart"/>
      <w:r w:rsidR="00170F64">
        <w:t>макро уровне</w:t>
      </w:r>
      <w:proofErr w:type="gramEnd"/>
      <w:r w:rsidR="00170F64">
        <w:t xml:space="preserve">, например диффузия твердых частичек в жидкости, однако модели созданные для описания простых процессов на макроуровне могут неправильно описывать процессы, происходящие с молекулами. Поток вещества в результате диффузии </w:t>
      </w:r>
      <w:r w:rsidR="00D359F6">
        <w:t xml:space="preserve">в 1-мерном случае (для простоты) </w:t>
      </w:r>
      <w:r w:rsidR="00170F64">
        <w:t>оп</w:t>
      </w:r>
      <w:r w:rsidR="0053439D">
        <w:t xml:space="preserve">ределяется уравнением </w:t>
      </w:r>
      <w:commentRangeStart w:id="9"/>
      <w:proofErr w:type="spellStart"/>
      <w:r w:rsidR="0053439D">
        <w:t>Фика</w:t>
      </w:r>
      <w:commentRangeEnd w:id="9"/>
      <w:proofErr w:type="spellEnd"/>
      <w:r w:rsidR="00170F64">
        <w:rPr>
          <w:rStyle w:val="af4"/>
          <w:rFonts w:eastAsia="SimSun" w:cstheme="minorBidi"/>
          <w:color w:val="auto"/>
          <w:lang w:eastAsia="en-US"/>
        </w:rPr>
        <w:commentReference w:id="9"/>
      </w:r>
      <w:r w:rsidR="0053439D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5ADF6921" w14:textId="28324A3C" w:rsidR="00B13A65" w:rsidRDefault="00373951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 w:rsidRPr="008527E1">
        <w:t xml:space="preserve"> </w:t>
      </w:r>
      <w:r w:rsidR="001204EC" w:rsidRPr="008527E1">
        <w:t>–</w:t>
      </w:r>
      <w:r w:rsidR="0053439D" w:rsidRPr="008527E1">
        <w:t xml:space="preserve"> </w:t>
      </w:r>
      <w:r w:rsidR="001204EC">
        <w:t>прои</w:t>
      </w:r>
      <w:r w:rsidR="008527E1">
        <w:t xml:space="preserve">зводная концентрации по направлению, в общем случае градиент </w:t>
      </w:r>
      <w:commentRangeStart w:id="10"/>
      <w:r w:rsidR="008527E1">
        <w:t xml:space="preserve">скалярного поля </w:t>
      </w:r>
      <w:commentRangeEnd w:id="10"/>
      <w:r w:rsidR="008527E1">
        <w:rPr>
          <w:rStyle w:val="af4"/>
          <w:rFonts w:eastAsia="SimSun" w:cstheme="minorBidi"/>
          <w:color w:val="auto"/>
          <w:lang w:eastAsia="en-US"/>
        </w:rPr>
        <w:commentReference w:id="10"/>
      </w:r>
      <w:r w:rsidR="008527E1">
        <w:t>концентрации вещества</w:t>
      </w:r>
      <w:bookmarkStart w:id="11" w:name="_GoBack"/>
      <w:bookmarkEnd w:id="11"/>
    </w:p>
    <w:p w14:paraId="06736315" w14:textId="77777777" w:rsidR="001204EC" w:rsidRDefault="001204EC" w:rsidP="001204EC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53934C3D" w14:textId="77777777" w:rsidR="001204EC" w:rsidRPr="001204EC" w:rsidRDefault="001204EC" w:rsidP="0053439D">
      <w:pPr>
        <w:pStyle w:val="a6"/>
      </w:pPr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 xml:space="preserve"> между соприкасающимися параллельными слоями жидкости или газа, движущимися с различными скоростями. В результате, импульс слоя, движущегося </w:t>
      </w:r>
      <w:r>
        <w:lastRenderedPageBreak/>
        <w:t>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12"/>
      <w:r w:rsidRPr="00202D85">
        <w:rPr>
          <w:highlight w:val="yellow"/>
        </w:rPr>
        <w:t>координатой</w:t>
      </w:r>
      <w:commentRangeEnd w:id="12"/>
      <w:r w:rsidR="00202D85">
        <w:rPr>
          <w:rStyle w:val="af4"/>
          <w:rFonts w:eastAsia="SimSun" w:cstheme="minorBidi"/>
          <w:color w:val="auto"/>
          <w:lang w:eastAsia="en-US"/>
        </w:rPr>
        <w:commentReference w:id="12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373951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</w:t>
      </w:r>
      <w:r>
        <w:lastRenderedPageBreak/>
        <w:t>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fldSimple w:instr=" SEQ Формула \*ARABIC ">
              <w:r w:rsidR="0053439D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373951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169F682E" w14:textId="52D690CB" w:rsidR="00202D85" w:rsidRPr="00202D85" w:rsidRDefault="00373951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373951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13"/>
      <w:r>
        <w:t>выражение</w:t>
      </w:r>
      <w:commentRangeEnd w:id="13"/>
      <w:r>
        <w:rPr>
          <w:rStyle w:val="af4"/>
          <w:rFonts w:eastAsia="SimSun" w:cstheme="minorBidi"/>
          <w:color w:val="auto"/>
          <w:lang w:eastAsia="en-US"/>
        </w:rPr>
        <w:commentReference w:id="13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19819527" w14:textId="5734338B" w:rsidR="000652AC" w:rsidRDefault="00373951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r>
        <w:t>Б</w:t>
      </w:r>
      <w:r w:rsidR="000652AC">
        <w:t>ольцмана</w:t>
      </w:r>
    </w:p>
    <w:p w14:paraId="26A7FD07" w14:textId="6FD70AB5" w:rsidR="00BA6FED" w:rsidRDefault="00BA6FED" w:rsidP="00BA6FED">
      <w:pPr>
        <w:pStyle w:val="3"/>
      </w:pPr>
      <w:r>
        <w:lastRenderedPageBreak/>
        <w:t>Связь с температурой</w:t>
      </w:r>
    </w:p>
    <w:p w14:paraId="4A170483" w14:textId="12F11BF5" w:rsidR="00BA6FED" w:rsidRDefault="00373951" w:rsidP="00BA6FED">
      <w:pPr>
        <w:pStyle w:val="a7"/>
        <w:ind w:firstLine="0"/>
      </w:pPr>
      <w:r>
        <w:t>Уравнение</w:t>
      </w:r>
      <w:r w:rsidR="00BA6FED">
        <w:t xml:space="preserve"> </w:t>
      </w:r>
      <w:r>
        <w:t>Арр</w:t>
      </w:r>
      <w:r w:rsidR="00BA6FED">
        <w:t xml:space="preserve">ениус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843980">
        <w:tc>
          <w:tcPr>
            <w:tcW w:w="500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cex="http://schemas.microsoft.com/office/word/2018/wordml/cex" xmlns:w16="http://schemas.microsoft.com/office/word/2018/wordml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373951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fldSimple w:instr=" SEQ Формула \*ARABIC ">
              <w:r w:rsidR="0053439D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373951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373951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373951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4" w:name="_Toc136296710"/>
      <w:r>
        <w:lastRenderedPageBreak/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373951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t>(</w:t>
            </w:r>
            <w:fldSimple w:instr=" SEQ Формула \*ARABIC ">
              <w:r w:rsidR="0053439D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5"/>
      <w:r>
        <w:t>Оригинальное моделирование</w:t>
      </w:r>
      <w:commentRangeEnd w:id="15"/>
      <w:r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373951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lastRenderedPageBreak/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аллельных</w:t>
      </w:r>
      <w:r>
        <w:rPr>
          <w:rFonts w:hint="eastAsia"/>
        </w:rPr>
        <w:t xml:space="preserve"> </w:t>
      </w:r>
      <w:r>
        <w:rPr>
          <w:rFonts w:hint="eastAsia"/>
        </w:rPr>
        <w:t>опытов</w:t>
      </w:r>
      <w:r>
        <w:rPr>
          <w:rFonts w:hint="eastAsia"/>
        </w:rPr>
        <w:t xml:space="preserve"> </w:t>
      </w:r>
      <w:r>
        <w:rPr>
          <w:rFonts w:hint="eastAsia"/>
        </w:rPr>
        <w:t>оце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 xml:space="preserve">. </w:t>
      </w:r>
      <w:r>
        <w:rPr>
          <w:rFonts w:hint="eastAsia"/>
        </w:rPr>
        <w:t>Сопоставление</w:t>
      </w:r>
      <w:r>
        <w:rPr>
          <w:rFonts w:hint="eastAsia"/>
        </w:rPr>
        <w:t xml:space="preserve"> </w:t>
      </w:r>
      <w:r>
        <w:rPr>
          <w:rFonts w:hint="eastAsia"/>
        </w:rPr>
        <w:t>двух</w:t>
      </w:r>
      <w:r>
        <w:rPr>
          <w:rFonts w:hint="eastAsia"/>
        </w:rPr>
        <w:t xml:space="preserve"> </w:t>
      </w:r>
      <w:r>
        <w:rPr>
          <w:rFonts w:hint="eastAsia"/>
        </w:rPr>
        <w:t>дисперсий</w:t>
      </w:r>
      <w:r>
        <w:rPr>
          <w:rFonts w:hint="eastAsia"/>
        </w:rPr>
        <w:t xml:space="preserve"> </w:t>
      </w:r>
      <w:r>
        <w:rPr>
          <w:rFonts w:hint="eastAsia"/>
        </w:rPr>
        <w:t>проводится</w:t>
      </w:r>
      <w:r>
        <w:rPr>
          <w:rFonts w:hint="eastAsia"/>
        </w:rPr>
        <w:t xml:space="preserve"> </w:t>
      </w:r>
      <w:r>
        <w:rPr>
          <w:rFonts w:hint="eastAsia"/>
        </w:rPr>
        <w:t>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4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67ECE7C" w14:textId="6F837C89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</w:t>
      </w:r>
      <w:r w:rsidR="00DA5E7C">
        <w:rPr>
          <w:color w:val="auto"/>
        </w:rPr>
        <w:t>как отправная точка для сравнения она подходит наилучшим образом. З</w:t>
      </w:r>
      <w:r>
        <w:rPr>
          <w:color w:val="auto"/>
        </w:rPr>
        <w:t>ависимость коэффициентов диффузии от температуры в жидкой фазе подчин</w:t>
      </w:r>
      <w:r w:rsidR="00DA5E7C">
        <w:rPr>
          <w:color w:val="auto"/>
        </w:rPr>
        <w:t>яется</w:t>
      </w:r>
      <w:r>
        <w:rPr>
          <w:color w:val="auto"/>
        </w:rPr>
        <w:t xml:space="preserve"> закону </w:t>
      </w:r>
      <w:r w:rsidR="00DA5E7C">
        <w:rPr>
          <w:color w:val="auto"/>
        </w:rPr>
        <w:t>Аррениуса</w:t>
      </w:r>
      <w:r>
        <w:rPr>
          <w:color w:val="auto"/>
        </w:rPr>
        <w:t xml:space="preserve">, </w:t>
      </w:r>
      <w:r w:rsidR="00DA5E7C">
        <w:rPr>
          <w:color w:val="auto"/>
        </w:rPr>
        <w:t xml:space="preserve">которым можно аппроксимировать экспериментальные данные. Для сравнения значений коэффициентов между собой были найдены 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>при разных мономерах и их концентрациях и температурах</w:t>
      </w:r>
      <w:r w:rsidR="00DA5E7C">
        <w:rPr>
          <w:color w:val="auto"/>
        </w:rPr>
        <w:t xml:space="preserve"> и нормированы на единую величину, т</w:t>
      </w:r>
      <w:r>
        <w:rPr>
          <w:color w:val="auto"/>
        </w:rPr>
        <w:t xml:space="preserve">аким </w:t>
      </w:r>
      <w:r w:rsidR="00DA5E7C">
        <w:rPr>
          <w:color w:val="auto"/>
        </w:rPr>
        <w:t>сопоставление значений проводилось в единицах</w:t>
      </w:r>
      <w:r>
        <w:rPr>
          <w:color w:val="auto"/>
        </w:rPr>
        <w:t xml:space="preserve">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A46E1B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A46E1B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сПуаз</w:t>
      </w:r>
    </w:p>
    <w:p w14:paraId="062C2DCE" w14:textId="30A8CD09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47B67A5C" w14:textId="5363E7A1" w:rsidR="00DA5E7C" w:rsidRDefault="00DA5E7C" w:rsidP="00DA5E7C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>
        <w:t xml:space="preserve"> – нормировочный коэффициент</w:t>
      </w:r>
      <w:r>
        <w:rPr>
          <w:color w:val="auto"/>
        </w:rPr>
        <w:t xml:space="preserve"> </w:t>
      </w:r>
    </w:p>
    <w:p w14:paraId="56CE9268" w14:textId="4DD38C34" w:rsidR="00DA5E7C" w:rsidRDefault="00DA5E7C" w:rsidP="007862F6">
      <w:pPr>
        <w:pStyle w:val="a6"/>
        <w:rPr>
          <w:color w:val="auto"/>
        </w:rPr>
      </w:pPr>
    </w:p>
    <w:p w14:paraId="1F957F4A" w14:textId="60DD7C50" w:rsidR="0074044A" w:rsidRDefault="0074044A" w:rsidP="007262F8">
      <w:pPr>
        <w:pStyle w:val="a7"/>
        <w:ind w:firstLine="708"/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</w:t>
      </w:r>
      <w:r w:rsidR="00223DE3">
        <w:rPr>
          <w:color w:val="auto"/>
        </w:rPr>
        <w:t>.</w:t>
      </w:r>
      <w:r w:rsidR="001C1F5C">
        <w:rPr>
          <w:color w:val="auto"/>
        </w:rPr>
        <w:t xml:space="preserve"> </w:t>
      </w:r>
      <w:r w:rsidR="00223DE3">
        <w:rPr>
          <w:color w:val="auto"/>
        </w:rPr>
        <w:t>З</w:t>
      </w:r>
      <w:r w:rsidR="001C1F5C">
        <w:rPr>
          <w:color w:val="auto"/>
        </w:rPr>
        <w:t>ависимост</w:t>
      </w:r>
      <w:r w:rsidR="00223DE3">
        <w:rPr>
          <w:color w:val="auto"/>
        </w:rPr>
        <w:t>ь</w:t>
      </w:r>
      <w:r w:rsidR="001C1F5C">
        <w:rPr>
          <w:color w:val="auto"/>
        </w:rPr>
        <w:t xml:space="preserve"> вязкости,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A46E1B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373951" w:rsidP="00817910">
            <w:pPr>
              <w:pStyle w:val="a7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7E2D0FA0" w:rsidR="00223DE3" w:rsidRDefault="00223DE3" w:rsidP="00A46E1B">
            <w:pPr>
              <w:pStyle w:val="a7"/>
            </w:pPr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BF6F33D" w14:textId="26497620" w:rsidR="00223DE3" w:rsidRDefault="00373951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 </w:t>
      </w:r>
      <w:r w:rsidR="00EC2FC2">
        <w:t>мольная доля спирта в смеси</w:t>
      </w:r>
    </w:p>
    <w:p w14:paraId="6B457E85" w14:textId="117EFF95" w:rsidR="00EC2FC2" w:rsidRDefault="00373951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373951" w:rsidP="007262F8">
      <w:pPr>
        <w:pStyle w:val="a7"/>
        <w:ind w:firstLine="708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</w:t>
      </w:r>
      <w:r>
        <w:lastRenderedPageBreak/>
        <w:t xml:space="preserve">начальные колебания </w:t>
      </w:r>
      <w:commentRangeStart w:id="16"/>
      <w:r>
        <w:t xml:space="preserve">температуры и вязкости </w:t>
      </w:r>
      <w:commentRangeEnd w:id="16"/>
      <w:r w:rsidR="00810B5D">
        <w:rPr>
          <w:rStyle w:val="af4"/>
          <w:rFonts w:eastAsia="SimSun" w:cstheme="minorBidi"/>
          <w:color w:val="auto"/>
          <w:lang w:eastAsia="en-US"/>
        </w:rPr>
        <w:commentReference w:id="16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>Временная развертка таких 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lastRenderedPageBreak/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rPr>
          <w:noProof/>
        </w:rPr>
        <w:lastRenderedPageBreak/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17"/>
      <w:r>
        <w:t xml:space="preserve">формулу </w:t>
      </w:r>
      <w:commentRangeEnd w:id="17"/>
      <w:r>
        <w:rPr>
          <w:rStyle w:val="af4"/>
          <w:rFonts w:eastAsia="SimSun" w:cstheme="minorBidi"/>
          <w:color w:val="auto"/>
          <w:lang w:eastAsia="en-US"/>
        </w:rPr>
        <w:commentReference w:id="17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0263D2A9" w:rsidR="00C61528" w:rsidRDefault="00C61528" w:rsidP="00C5000C">
      <w:pPr>
        <w:pStyle w:val="a7"/>
      </w:pPr>
      <w:r>
        <w:lastRenderedPageBreak/>
        <w:t xml:space="preserve">Полученные данные </w:t>
      </w:r>
      <w:commentRangeStart w:id="18"/>
      <w:r>
        <w:t>использовались</w:t>
      </w:r>
      <w:commentRangeEnd w:id="18"/>
      <w:r w:rsidR="00702590">
        <w:rPr>
          <w:rStyle w:val="af4"/>
          <w:rFonts w:eastAsia="SimSun" w:cstheme="minorBidi"/>
          <w:color w:val="auto"/>
          <w:lang w:eastAsia="en-US"/>
        </w:rPr>
        <w:commentReference w:id="18"/>
      </w:r>
      <w:r>
        <w:t xml:space="preserve"> для аппроксимации </w:t>
      </w:r>
      <w:commentRangeStart w:id="19"/>
      <w:r>
        <w:t xml:space="preserve">формулой </w:t>
      </w:r>
      <w:commentRangeEnd w:id="19"/>
      <w:r w:rsidR="000811A4">
        <w:rPr>
          <w:rStyle w:val="af4"/>
          <w:rFonts w:eastAsia="SimSun" w:cstheme="minorBidi"/>
          <w:color w:val="auto"/>
          <w:lang w:eastAsia="en-US"/>
        </w:rPr>
        <w:commentReference w:id="19"/>
      </w:r>
      <w:r>
        <w:t xml:space="preserve"> с помощью МНК. Проводилась статистическая оценка полученных коэффициентов уравнения регрессии</w:t>
      </w:r>
      <w:r w:rsidR="000811A4">
        <w:t xml:space="preserve">. 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33D220D5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443581E0" w:rsidR="00A6520B" w:rsidRPr="001C1F5C" w:rsidRDefault="00A6520B" w:rsidP="00A6520B">
      <w:pPr>
        <w:pStyle w:val="a7"/>
        <w:rPr>
          <w:lang w:eastAsia="en-US"/>
        </w:rPr>
      </w:pPr>
    </w:p>
    <w:p w14:paraId="1A14B82B" w14:textId="77777777" w:rsidR="00E64C26" w:rsidRPr="00E64C26" w:rsidRDefault="00D40047" w:rsidP="005D4E47">
      <w:pPr>
        <w:pStyle w:val="3"/>
        <w:rPr>
          <w:lang w:val="en-US"/>
        </w:rPr>
      </w:pPr>
      <w:r>
        <w:t xml:space="preserve">Результаты </w:t>
      </w:r>
    </w:p>
    <w:p w14:paraId="2E1C6518" w14:textId="507B0251" w:rsidR="00074D20" w:rsidRDefault="003B020A" w:rsidP="00E64C26">
      <w:pPr>
        <w:pStyle w:val="a7"/>
        <w:rPr>
          <w:lang w:val="en-US"/>
        </w:rPr>
      </w:pPr>
      <w:r>
        <w:t>Бутанол-1</w:t>
      </w:r>
      <w:r w:rsidR="00D40047">
        <w:rPr>
          <w:lang w:val="en-US"/>
        </w:rP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816BE7" w14:paraId="581C4B9D" w14:textId="77777777" w:rsidTr="00816BE7">
        <w:tc>
          <w:tcPr>
            <w:tcW w:w="5452" w:type="dxa"/>
          </w:tcPr>
          <w:p w14:paraId="370C346F" w14:textId="1FC480BD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64802C8" wp14:editId="6E1E9226">
                  <wp:extent cx="3466800" cy="2520000"/>
                  <wp:effectExtent l="0" t="0" r="635" b="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E2FDB1" wp14:editId="471C0858">
                  <wp:extent cx="3466800" cy="2520000"/>
                  <wp:effectExtent l="0" t="0" r="635" b="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75F02" w14:textId="77777777" w:rsidR="003B020A" w:rsidRPr="003B020A" w:rsidRDefault="003B020A" w:rsidP="003B020A">
      <w:pPr>
        <w:pStyle w:val="a7"/>
        <w:rPr>
          <w:lang w:val="en-US"/>
        </w:rPr>
      </w:pPr>
    </w:p>
    <w:p w14:paraId="1FDE37AE" w14:textId="6C61B25C" w:rsidR="003B020A" w:rsidRDefault="003B020A" w:rsidP="00E64C26">
      <w:pPr>
        <w:pStyle w:val="a7"/>
        <w:rPr>
          <w:lang w:val="en-US"/>
        </w:rPr>
      </w:pPr>
      <w:r>
        <w:rPr>
          <w:lang w:val="en-US"/>
        </w:rPr>
        <w:t>OCM-2:</w:t>
      </w:r>
    </w:p>
    <w:p w14:paraId="2F7D5E85" w14:textId="77777777" w:rsidR="003B020A" w:rsidRPr="003B020A" w:rsidRDefault="003B020A" w:rsidP="003B020A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8370A" w:rsidRPr="005D4E47" w14:paraId="7C146CA4" w14:textId="77777777" w:rsidTr="00A6520B">
        <w:trPr>
          <w:cantSplit/>
        </w:trPr>
        <w:tc>
          <w:tcPr>
            <w:tcW w:w="5452" w:type="dxa"/>
          </w:tcPr>
          <w:p w14:paraId="5F6E3ECB" w14:textId="49DF699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DA6F3AD" wp14:editId="1BDFD57C">
                  <wp:extent cx="3466800" cy="2520000"/>
                  <wp:effectExtent l="0" t="0" r="635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36BDD45" w14:textId="51DF9CC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4DF0839" wp14:editId="750DC88A">
                  <wp:extent cx="3466800" cy="2520000"/>
                  <wp:effectExtent l="0" t="0" r="635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A6520B">
        <w:trPr>
          <w:cantSplit/>
        </w:trPr>
        <w:tc>
          <w:tcPr>
            <w:tcW w:w="5452" w:type="dxa"/>
          </w:tcPr>
          <w:p w14:paraId="3698C1D8" w14:textId="58E4759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DA9216D" wp14:editId="2CD355D0">
                  <wp:extent cx="3466800" cy="2520000"/>
                  <wp:effectExtent l="0" t="0" r="635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D515576" w14:textId="14BEE4A5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195E5BB" wp14:editId="428FD3D2">
                  <wp:extent cx="3466800" cy="2520000"/>
                  <wp:effectExtent l="0" t="0" r="635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A6520B">
        <w:trPr>
          <w:cantSplit/>
        </w:trPr>
        <w:tc>
          <w:tcPr>
            <w:tcW w:w="5452" w:type="dxa"/>
          </w:tcPr>
          <w:p w14:paraId="7429AEAE" w14:textId="7DD330FA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F573CCB" wp14:editId="22BDEF2A">
                  <wp:extent cx="3466800" cy="2520000"/>
                  <wp:effectExtent l="0" t="0" r="635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7E1F3E8C" w14:textId="65F63BC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4150321" wp14:editId="6B8CE9DC">
                  <wp:extent cx="3466800" cy="2520000"/>
                  <wp:effectExtent l="0" t="0" r="635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A6520B">
        <w:trPr>
          <w:cantSplit/>
        </w:trPr>
        <w:tc>
          <w:tcPr>
            <w:tcW w:w="5452" w:type="dxa"/>
          </w:tcPr>
          <w:p w14:paraId="57D238C5" w14:textId="3E8A75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5B7C3E6" wp14:editId="17F48154">
                  <wp:extent cx="3466800" cy="2520000"/>
                  <wp:effectExtent l="0" t="0" r="635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6D8C0EC" w14:textId="547179A1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78338B7" wp14:editId="1A123648">
                  <wp:extent cx="3466800" cy="2520000"/>
                  <wp:effectExtent l="0" t="0" r="635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A6520B">
        <w:trPr>
          <w:cantSplit/>
        </w:trPr>
        <w:tc>
          <w:tcPr>
            <w:tcW w:w="5452" w:type="dxa"/>
          </w:tcPr>
          <w:p w14:paraId="7E6FDA82" w14:textId="441034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5CF2F4E" wp14:editId="332857ED">
                  <wp:extent cx="3466800" cy="2520000"/>
                  <wp:effectExtent l="0" t="0" r="635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41EA08B" w14:textId="77777777" w:rsidR="0078370A" w:rsidRPr="005D4E47" w:rsidRDefault="0078370A" w:rsidP="005D4E47">
            <w:pPr>
              <w:pStyle w:val="a6"/>
            </w:pPr>
          </w:p>
        </w:tc>
      </w:tr>
    </w:tbl>
    <w:p w14:paraId="2BEC483E" w14:textId="3FDDC205" w:rsidR="00A46E1B" w:rsidRPr="005D4E47" w:rsidRDefault="00A46E1B" w:rsidP="00A6520B">
      <w:pPr>
        <w:pStyle w:val="a7"/>
        <w:ind w:firstLine="0"/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D40047" w14:paraId="6DAFFF8E" w14:textId="77777777" w:rsidTr="003A5482">
        <w:tc>
          <w:tcPr>
            <w:tcW w:w="5457" w:type="dxa"/>
          </w:tcPr>
          <w:p w14:paraId="721D030E" w14:textId="35E5C882" w:rsidR="00D40047" w:rsidRDefault="00D400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DACFF95" wp14:editId="3974308E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E0B2C51" w14:textId="2BE7CD8E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6C579E7" wp14:editId="10E29166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3A5482">
        <w:tc>
          <w:tcPr>
            <w:tcW w:w="5457" w:type="dxa"/>
          </w:tcPr>
          <w:p w14:paraId="13EBEC84" w14:textId="7DBA52B8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00446B7" wp14:editId="6F19CDA5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CDD363B" w14:textId="3EDF12BC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EDE9935" wp14:editId="0CA830BE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3A5482">
        <w:tc>
          <w:tcPr>
            <w:tcW w:w="5457" w:type="dxa"/>
          </w:tcPr>
          <w:p w14:paraId="2E1CA9FE" w14:textId="694D552F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C9D93E" wp14:editId="18A01251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CB23D82" w14:textId="515CE5C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E74493" wp14:editId="0A3EBA56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3A5482">
        <w:tc>
          <w:tcPr>
            <w:tcW w:w="5457" w:type="dxa"/>
          </w:tcPr>
          <w:p w14:paraId="5F3CDF56" w14:textId="04540D9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7996ABD" wp14:editId="43A0A030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D50CFAB" w14:textId="16971F2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9249CC" wp14:editId="0D25E6E9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3A5482">
        <w:tc>
          <w:tcPr>
            <w:tcW w:w="5457" w:type="dxa"/>
          </w:tcPr>
          <w:p w14:paraId="69EBE79E" w14:textId="5A69B179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CA52FD" wp14:editId="23DE7A32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A218E30" w14:textId="7C86CCBF" w:rsidR="00D40047" w:rsidRDefault="00D40047" w:rsidP="005D4E47">
            <w:pPr>
              <w:pStyle w:val="a6"/>
              <w:rPr>
                <w:lang w:val="en-US"/>
              </w:rPr>
            </w:pPr>
          </w:p>
        </w:tc>
      </w:tr>
    </w:tbl>
    <w:p w14:paraId="3B6A104C" w14:textId="38100FB0" w:rsidR="003A5482" w:rsidRDefault="003A5482" w:rsidP="00E64C26">
      <w:pPr>
        <w:pStyle w:val="a7"/>
        <w:rPr>
          <w:lang w:val="en-US"/>
        </w:rPr>
      </w:pPr>
      <w:r>
        <w:rPr>
          <w:lang w:val="en-US"/>
        </w:rPr>
        <w:lastRenderedPageBreak/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5D4E47" w14:paraId="5BF4E93D" w14:textId="77777777" w:rsidTr="005D4E47">
        <w:tc>
          <w:tcPr>
            <w:tcW w:w="5452" w:type="dxa"/>
          </w:tcPr>
          <w:p w14:paraId="777F6E87" w14:textId="6B8123F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15A2EDD" wp14:editId="79381BF4">
                  <wp:extent cx="3466800" cy="2520000"/>
                  <wp:effectExtent l="0" t="0" r="635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EC02268" w14:textId="1ADB9F04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1812511" wp14:editId="78955A4C">
                  <wp:extent cx="3466800" cy="2520000"/>
                  <wp:effectExtent l="0" t="0" r="635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5F990329" w14:textId="77777777" w:rsidTr="005D4E47">
        <w:tc>
          <w:tcPr>
            <w:tcW w:w="5452" w:type="dxa"/>
          </w:tcPr>
          <w:p w14:paraId="5DA4B3EE" w14:textId="0E4B82B3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0CE68ED" wp14:editId="14B5FCCA">
                  <wp:extent cx="3466800" cy="2520000"/>
                  <wp:effectExtent l="0" t="0" r="635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297AB73" w14:textId="1AAB4AB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8F03979" wp14:editId="24AF8982">
                  <wp:extent cx="3466800" cy="2520000"/>
                  <wp:effectExtent l="0" t="0" r="635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2AC1ECDD" w14:textId="77777777" w:rsidTr="005D4E47">
        <w:tc>
          <w:tcPr>
            <w:tcW w:w="5452" w:type="dxa"/>
          </w:tcPr>
          <w:p w14:paraId="0C1B386E" w14:textId="6DDA3261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AD6D17" wp14:editId="4B36208B">
                  <wp:extent cx="3466800" cy="2520000"/>
                  <wp:effectExtent l="0" t="0" r="635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B508318" w14:textId="77777777" w:rsidR="005D4E47" w:rsidRDefault="005D4E47" w:rsidP="005D4E47">
            <w:pPr>
              <w:pStyle w:val="a6"/>
              <w:rPr>
                <w:lang w:val="en-US"/>
              </w:rPr>
            </w:pPr>
          </w:p>
        </w:tc>
      </w:tr>
    </w:tbl>
    <w:p w14:paraId="150DF45B" w14:textId="77777777" w:rsidR="005D4E47" w:rsidRPr="005D4E47" w:rsidRDefault="00906EEE" w:rsidP="005D4E47">
      <w:pPr>
        <w:pStyle w:val="a7"/>
        <w:rPr>
          <w:lang w:val="en-US"/>
        </w:rPr>
      </w:pPr>
      <w:r>
        <w:rPr>
          <w:rStyle w:val="af4"/>
          <w:rFonts w:eastAsia="SimSun" w:cstheme="minorBidi"/>
          <w:color w:val="auto"/>
          <w:lang w:eastAsia="en-US"/>
        </w:rPr>
        <w:commentReference w:id="20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3A5482" w:rsidRPr="005D4E47" w14:paraId="5D01AE8E" w14:textId="77777777" w:rsidTr="00FE77C4">
        <w:tc>
          <w:tcPr>
            <w:tcW w:w="5457" w:type="dxa"/>
          </w:tcPr>
          <w:p w14:paraId="29A8C1BD" w14:textId="1A46EE96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3687FE93" wp14:editId="38C7CDC1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A1D3186" w14:textId="56CC5ECD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95DC9D7" wp14:editId="1E154879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5482" w:rsidRPr="005D4E47" w14:paraId="646D8D96" w14:textId="77777777" w:rsidTr="00FE77C4">
        <w:tc>
          <w:tcPr>
            <w:tcW w:w="5457" w:type="dxa"/>
          </w:tcPr>
          <w:p w14:paraId="719F5E71" w14:textId="38AE1E51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5B636A5F" wp14:editId="4EF052CC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F70453" w14:textId="071248C6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37E8707" wp14:editId="080F131A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77C4" w:rsidRPr="005D4E47" w14:paraId="2F0F760C" w14:textId="77777777" w:rsidTr="00FE77C4">
        <w:tc>
          <w:tcPr>
            <w:tcW w:w="5457" w:type="dxa"/>
          </w:tcPr>
          <w:p w14:paraId="4028310B" w14:textId="73CC1766" w:rsidR="00FE77C4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7AA8802" wp14:editId="6430B17B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0EE3FB9" w14:textId="02D300A3" w:rsidR="00FE77C4" w:rsidRPr="005D4E47" w:rsidRDefault="00FE77C4" w:rsidP="005D4E47">
            <w:pPr>
              <w:pStyle w:val="a6"/>
            </w:pPr>
          </w:p>
        </w:tc>
      </w:tr>
    </w:tbl>
    <w:p w14:paraId="0051D85D" w14:textId="3EE516DD" w:rsidR="003A5482" w:rsidRDefault="0041013C" w:rsidP="00E64C26">
      <w:pPr>
        <w:pStyle w:val="a7"/>
        <w:rPr>
          <w:lang w:val="en-US"/>
        </w:rPr>
      </w:pPr>
      <w:r>
        <w:rPr>
          <w:lang w:val="en-US"/>
        </w:rPr>
        <w:t>DMAG</w:t>
      </w:r>
      <w:r w:rsidR="00655779">
        <w:rPr>
          <w:lang w:val="en-US"/>
        </w:rPr>
        <w:t>:</w:t>
      </w:r>
    </w:p>
    <w:p w14:paraId="75AAE4D0" w14:textId="713C653E" w:rsidR="0071381C" w:rsidRPr="0041013C" w:rsidRDefault="0071381C" w:rsidP="00E64C26">
      <w:pPr>
        <w:pStyle w:val="a7"/>
        <w:rPr>
          <w:lang w:val="en-US"/>
        </w:rPr>
      </w:pPr>
    </w:p>
    <w:p w14:paraId="7382B5C2" w14:textId="55EF816D" w:rsidR="00D40047" w:rsidRDefault="0071381C" w:rsidP="0071381C">
      <w:pPr>
        <w:pStyle w:val="3"/>
      </w:pPr>
      <w:r>
        <w:t>Итоги:</w:t>
      </w:r>
    </w:p>
    <w:p w14:paraId="604522EA" w14:textId="786513A1" w:rsidR="0071381C" w:rsidRPr="0071381C" w:rsidRDefault="0071381C" w:rsidP="0071381C">
      <w:pPr>
        <w:pStyle w:val="a7"/>
        <w:rPr>
          <w:lang w:val="en-US"/>
        </w:rPr>
      </w:pPr>
      <w:r>
        <w:rPr>
          <w:lang w:val="en-US"/>
        </w:rPr>
        <w:t>OCM:</w:t>
      </w:r>
    </w:p>
    <w:p w14:paraId="2B828D98" w14:textId="0D132E18" w:rsidR="0071381C" w:rsidRDefault="0071381C" w:rsidP="0071381C">
      <w:pPr>
        <w:pStyle w:val="a7"/>
        <w:rPr>
          <w:lang w:val="en-US"/>
        </w:rPr>
      </w:pPr>
    </w:p>
    <w:p w14:paraId="7C2AC696" w14:textId="71DCFAF1" w:rsidR="0071381C" w:rsidRDefault="0071381C" w:rsidP="0071381C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2D4347FC" w14:textId="77777777" w:rsidTr="00906EEE">
        <w:tc>
          <w:tcPr>
            <w:tcW w:w="5452" w:type="dxa"/>
          </w:tcPr>
          <w:p w14:paraId="2AACFFD9" w14:textId="6E53FF85" w:rsidR="0071381C" w:rsidRDefault="0071381C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E31B01" wp14:editId="10CDF1E6">
                  <wp:extent cx="3466800" cy="2520000"/>
                  <wp:effectExtent l="0" t="0" r="635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9DFE439" w14:textId="6491A707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811F01" wp14:editId="4495386C">
                  <wp:extent cx="3466800" cy="2520000"/>
                  <wp:effectExtent l="0" t="0" r="635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F9A3A6" w14:textId="06891858" w:rsidR="0071381C" w:rsidRDefault="0071381C" w:rsidP="0071381C">
      <w:pPr>
        <w:pStyle w:val="a7"/>
        <w:rPr>
          <w:lang w:val="en-US"/>
        </w:rPr>
      </w:pPr>
      <w:r>
        <w:rPr>
          <w:lang w:val="en-US"/>
        </w:rPr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686D8923" w14:textId="77777777" w:rsidTr="00906EEE">
        <w:tc>
          <w:tcPr>
            <w:tcW w:w="5452" w:type="dxa"/>
          </w:tcPr>
          <w:p w14:paraId="1DFE716A" w14:textId="5C1CE734" w:rsidR="0071381C" w:rsidRDefault="00906EEE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D778C7B" wp14:editId="2D3E55BB">
                  <wp:extent cx="3466800" cy="2520000"/>
                  <wp:effectExtent l="0" t="0" r="635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551A681" w14:textId="3756F76E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B4CC9EF" wp14:editId="5376B002">
                  <wp:extent cx="3466800" cy="2520000"/>
                  <wp:effectExtent l="0" t="0" r="635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4778C9C" w14:textId="582E2CC0" w:rsidR="0071381C" w:rsidRDefault="001B65BF" w:rsidP="0071381C">
      <w:pPr>
        <w:pStyle w:val="a7"/>
      </w:pPr>
      <w:r>
        <w:t>Сравнивая энергии:</w:t>
      </w:r>
    </w:p>
    <w:p w14:paraId="7E7793B8" w14:textId="74F0B8FD" w:rsidR="001B65BF" w:rsidRPr="001B65BF" w:rsidRDefault="001B65BF" w:rsidP="00305FFB">
      <w:pPr>
        <w:pStyle w:val="af0"/>
      </w:pPr>
      <w:r>
        <w:rPr>
          <w:noProof/>
        </w:rPr>
        <w:lastRenderedPageBreak/>
        <w:drawing>
          <wp:inline distT="0" distB="0" distL="0" distR="0" wp14:anchorId="62183221" wp14:editId="6F660189">
            <wp:extent cx="6931025" cy="4851718"/>
            <wp:effectExtent l="0" t="0" r="3175" b="635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48828" w14:textId="656E4328" w:rsidR="004554DB" w:rsidRDefault="00305FFB" w:rsidP="00925AA8">
      <w:pPr>
        <w:pStyle w:val="a7"/>
      </w:pPr>
      <w:r>
        <w:t>Плотность:</w:t>
      </w:r>
    </w:p>
    <w:p w14:paraId="521339C9" w14:textId="15631107" w:rsidR="00305FFB" w:rsidRPr="00305FFB" w:rsidRDefault="00305FFB" w:rsidP="00305FFB">
      <w:pPr>
        <w:pStyle w:val="af0"/>
      </w:pPr>
      <w:r>
        <w:rPr>
          <w:noProof/>
        </w:rPr>
        <w:drawing>
          <wp:inline distT="0" distB="0" distL="0" distR="0" wp14:anchorId="76C2248B" wp14:editId="18722520">
            <wp:extent cx="6931025" cy="4851718"/>
            <wp:effectExtent l="0" t="0" r="3175" b="635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6297B7" w14:textId="43A8821D" w:rsidR="0071381C" w:rsidRDefault="00704A93" w:rsidP="00704A93">
      <w:pPr>
        <w:pStyle w:val="1"/>
      </w:pPr>
      <w:r>
        <w:lastRenderedPageBreak/>
        <w:t>Обсуждение</w:t>
      </w:r>
    </w:p>
    <w:p w14:paraId="32947E5C" w14:textId="0B0380B4" w:rsidR="00704A93" w:rsidRDefault="00704A93" w:rsidP="00704A93">
      <w:pPr>
        <w:pStyle w:val="a7"/>
      </w:pPr>
      <w:r>
        <w:t xml:space="preserve">Зависимость </w:t>
      </w:r>
      <w:r w:rsidR="007004E8">
        <w:rPr>
          <w:lang w:val="en-US"/>
        </w:rPr>
        <w:t>D</w:t>
      </w:r>
      <w:r w:rsidR="007004E8" w:rsidRPr="00DA5E7C">
        <w:t xml:space="preserve"> </w:t>
      </w:r>
      <w:r w:rsidR="007004E8">
        <w:t xml:space="preserve">по </w:t>
      </w:r>
      <w:proofErr w:type="spellStart"/>
      <w:r w:rsidR="007004E8">
        <w:t>арениусу</w:t>
      </w:r>
      <w:proofErr w:type="spellEnd"/>
    </w:p>
    <w:p w14:paraId="206D302A" w14:textId="42249DCB" w:rsidR="007004E8" w:rsidRDefault="007004E8" w:rsidP="00704A93">
      <w:pPr>
        <w:pStyle w:val="a7"/>
      </w:pPr>
      <w:r>
        <w:t>Аддитивность Е</w:t>
      </w:r>
    </w:p>
    <w:p w14:paraId="11C64286" w14:textId="77777777" w:rsidR="007004E8" w:rsidRPr="00DA5E7C" w:rsidRDefault="007004E8" w:rsidP="00704A93">
      <w:pPr>
        <w:pStyle w:val="a7"/>
      </w:pPr>
    </w:p>
    <w:sectPr w:rsidR="007004E8" w:rsidRPr="00DA5E7C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373951" w:rsidRDefault="00373951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STRANGER" w:date="2023-12-26T13:58:00Z" w:initials="S">
    <w:p w14:paraId="7436EC1F" w14:textId="6BEB6039" w:rsidR="008F3E8B" w:rsidRDefault="008F3E8B">
      <w:pPr>
        <w:pStyle w:val="af5"/>
      </w:pPr>
      <w:r>
        <w:rPr>
          <w:rStyle w:val="af4"/>
        </w:rPr>
        <w:annotationRef/>
      </w:r>
      <w:r>
        <w:t>Добавить</w:t>
      </w:r>
    </w:p>
    <w:p w14:paraId="131E2D91" w14:textId="482FFE2D" w:rsidR="008F3E8B" w:rsidRDefault="008F3E8B">
      <w:pPr>
        <w:pStyle w:val="af5"/>
      </w:pPr>
    </w:p>
  </w:comment>
  <w:comment w:id="9" w:author="STRANGER" w:date="2023-12-26T14:06:00Z" w:initials="S">
    <w:p w14:paraId="6138A2B5" w14:textId="4239BED3" w:rsidR="00170F64" w:rsidRDefault="00170F64">
      <w:pPr>
        <w:pStyle w:val="af5"/>
      </w:pPr>
      <w:r>
        <w:rPr>
          <w:rStyle w:val="af4"/>
        </w:rPr>
        <w:annotationRef/>
      </w:r>
      <w:r>
        <w:t>Какое уточнить</w:t>
      </w:r>
    </w:p>
  </w:comment>
  <w:comment w:id="10" w:author="STRANGER" w:date="2023-12-26T14:08:00Z" w:initials="S">
    <w:p w14:paraId="443533B9" w14:textId="1829519F" w:rsidR="008527E1" w:rsidRDefault="008527E1">
      <w:pPr>
        <w:pStyle w:val="af5"/>
      </w:pPr>
      <w:r>
        <w:rPr>
          <w:rStyle w:val="af4"/>
        </w:rPr>
        <w:annotationRef/>
      </w:r>
      <w:r>
        <w:t>Стоит ли так сложно выражаться?</w:t>
      </w:r>
    </w:p>
  </w:comment>
  <w:comment w:id="12" w:author="HOME" w:date="2023-12-20T17:30:00Z" w:initials="H">
    <w:p w14:paraId="73958E5C" w14:textId="72643EDD" w:rsidR="00373951" w:rsidRPr="00202D85" w:rsidRDefault="00373951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13" w:author="HOME" w:date="2023-12-20T17:47:00Z" w:initials="H">
    <w:p w14:paraId="146E7C58" w14:textId="77777777" w:rsidR="00373951" w:rsidRDefault="00373951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373951" w:rsidRDefault="00373951">
      <w:pPr>
        <w:pStyle w:val="af5"/>
      </w:pPr>
    </w:p>
  </w:comment>
  <w:comment w:id="15" w:author="HOME" w:date="2023-12-20T13:26:00Z" w:initials="H">
    <w:p w14:paraId="253D677B" w14:textId="245EB37C" w:rsidR="00373951" w:rsidRDefault="00373951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16" w:author="STRANGER" w:date="2023-12-25T20:24:00Z" w:initials="S">
    <w:p w14:paraId="760A285F" w14:textId="77777777" w:rsidR="00373951" w:rsidRDefault="00373951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373951" w:rsidRDefault="00373951">
      <w:pPr>
        <w:pStyle w:val="af5"/>
      </w:pPr>
    </w:p>
  </w:comment>
  <w:comment w:id="17" w:author="STRANGER" w:date="2023-12-25T20:55:00Z" w:initials="S">
    <w:p w14:paraId="7FF69D57" w14:textId="35E4F7F7" w:rsidR="00373951" w:rsidRPr="000811A4" w:rsidRDefault="00373951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18" w:author="STRANGER" w:date="2023-12-25T22:46:00Z" w:initials="S">
    <w:p w14:paraId="3159E217" w14:textId="124779C6" w:rsidR="00373951" w:rsidRDefault="00373951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19" w:author="STRANGER" w:date="2023-12-25T20:56:00Z" w:initials="S">
    <w:p w14:paraId="513D31FA" w14:textId="77777777" w:rsidR="00373951" w:rsidRDefault="00373951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373951" w:rsidRDefault="00373951">
      <w:pPr>
        <w:pStyle w:val="af5"/>
      </w:pPr>
    </w:p>
  </w:comment>
  <w:comment w:id="20" w:author="STRANGER" w:date="2023-12-26T11:30:00Z" w:initials="S">
    <w:p w14:paraId="23023A87" w14:textId="6777A504" w:rsidR="00373951" w:rsidRPr="00906EEE" w:rsidRDefault="00373951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 xml:space="preserve">ниже 25 С нет вязкости- он </w:t>
      </w:r>
      <w:proofErr w:type="spellStart"/>
      <w:r>
        <w:t>трердый</w:t>
      </w:r>
      <w:proofErr w:type="spellEnd"/>
      <w:r>
        <w:t>, стоит ли строить аппроксимирующую кривую до 15С в таком случае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131E2D91" w15:done="0"/>
  <w15:commentEx w15:paraId="6138A2B5" w15:done="0"/>
  <w15:commentEx w15:paraId="443533B9" w15:done="0"/>
  <w15:commentEx w15:paraId="73958E5C" w15:done="0"/>
  <w15:commentEx w15:paraId="421E3C3D" w15:done="0"/>
  <w15:commentEx w15:paraId="253D677B" w15:done="0"/>
  <w15:commentEx w15:paraId="36AB6CCE" w15:done="0"/>
  <w15:commentEx w15:paraId="7FF69D57" w15:done="0"/>
  <w15:commentEx w15:paraId="3159E217" w15:done="0"/>
  <w15:commentEx w15:paraId="2EA2794E" w15:done="0"/>
  <w15:commentEx w15:paraId="23023A8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131E2D91" w16cid:durableId="29355A97"/>
  <w16cid:commentId w16cid:paraId="6138A2B5" w16cid:durableId="29355C52"/>
  <w16cid:commentId w16cid:paraId="443533B9" w16cid:durableId="29355CCA"/>
  <w16cid:commentId w16cid:paraId="73958E5C" w16cid:durableId="292DA320"/>
  <w16cid:commentId w16cid:paraId="421E3C3D" w16cid:durableId="292DA747"/>
  <w16cid:commentId w16cid:paraId="253D677B" w16cid:durableId="292D69EC"/>
  <w16cid:commentId w16cid:paraId="36AB6CCE" w16cid:durableId="29346385"/>
  <w16cid:commentId w16cid:paraId="7FF69D57" w16cid:durableId="29346AB4"/>
  <w16cid:commentId w16cid:paraId="3159E217" w16cid:durableId="293484CA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204EC"/>
    <w:rsid w:val="00131BD4"/>
    <w:rsid w:val="00140220"/>
    <w:rsid w:val="001579AD"/>
    <w:rsid w:val="00170F64"/>
    <w:rsid w:val="00197870"/>
    <w:rsid w:val="001B65BF"/>
    <w:rsid w:val="001C1F5C"/>
    <w:rsid w:val="001C6E45"/>
    <w:rsid w:val="00202D85"/>
    <w:rsid w:val="0021161D"/>
    <w:rsid w:val="00223DE3"/>
    <w:rsid w:val="00276558"/>
    <w:rsid w:val="00282270"/>
    <w:rsid w:val="002C52CF"/>
    <w:rsid w:val="00305FFB"/>
    <w:rsid w:val="003166DD"/>
    <w:rsid w:val="00352266"/>
    <w:rsid w:val="00373951"/>
    <w:rsid w:val="003A5482"/>
    <w:rsid w:val="003B020A"/>
    <w:rsid w:val="003B2131"/>
    <w:rsid w:val="003E3C9C"/>
    <w:rsid w:val="003E4B78"/>
    <w:rsid w:val="0041013C"/>
    <w:rsid w:val="00431E90"/>
    <w:rsid w:val="00434EB5"/>
    <w:rsid w:val="004554DB"/>
    <w:rsid w:val="004A1A07"/>
    <w:rsid w:val="005211F4"/>
    <w:rsid w:val="0053439D"/>
    <w:rsid w:val="00546D06"/>
    <w:rsid w:val="005723DD"/>
    <w:rsid w:val="005A0B11"/>
    <w:rsid w:val="005A72F6"/>
    <w:rsid w:val="005C069E"/>
    <w:rsid w:val="005D4E47"/>
    <w:rsid w:val="006231DF"/>
    <w:rsid w:val="00655779"/>
    <w:rsid w:val="007004E8"/>
    <w:rsid w:val="00702590"/>
    <w:rsid w:val="00704A93"/>
    <w:rsid w:val="007062E5"/>
    <w:rsid w:val="0071381C"/>
    <w:rsid w:val="007262F8"/>
    <w:rsid w:val="0074044A"/>
    <w:rsid w:val="007816BA"/>
    <w:rsid w:val="0078370A"/>
    <w:rsid w:val="007862F6"/>
    <w:rsid w:val="007A37FF"/>
    <w:rsid w:val="007B3D80"/>
    <w:rsid w:val="007C466A"/>
    <w:rsid w:val="00810B5D"/>
    <w:rsid w:val="00816BE7"/>
    <w:rsid w:val="00817910"/>
    <w:rsid w:val="00843980"/>
    <w:rsid w:val="008527E1"/>
    <w:rsid w:val="008663E9"/>
    <w:rsid w:val="008C57DA"/>
    <w:rsid w:val="008E44BB"/>
    <w:rsid w:val="008F3E8B"/>
    <w:rsid w:val="00906EEE"/>
    <w:rsid w:val="009136BD"/>
    <w:rsid w:val="00925AA8"/>
    <w:rsid w:val="00973E46"/>
    <w:rsid w:val="00986EA8"/>
    <w:rsid w:val="00A46E1B"/>
    <w:rsid w:val="00A613A9"/>
    <w:rsid w:val="00A6520B"/>
    <w:rsid w:val="00A735D9"/>
    <w:rsid w:val="00AF2CA7"/>
    <w:rsid w:val="00B13A65"/>
    <w:rsid w:val="00B14DD4"/>
    <w:rsid w:val="00B3381C"/>
    <w:rsid w:val="00BA6FED"/>
    <w:rsid w:val="00BB3C01"/>
    <w:rsid w:val="00BC6AF7"/>
    <w:rsid w:val="00C03404"/>
    <w:rsid w:val="00C42602"/>
    <w:rsid w:val="00C5000C"/>
    <w:rsid w:val="00C507B1"/>
    <w:rsid w:val="00C61528"/>
    <w:rsid w:val="00CB4579"/>
    <w:rsid w:val="00CE596B"/>
    <w:rsid w:val="00CF0E89"/>
    <w:rsid w:val="00D21DA6"/>
    <w:rsid w:val="00D25FD3"/>
    <w:rsid w:val="00D27E5F"/>
    <w:rsid w:val="00D359F6"/>
    <w:rsid w:val="00D40047"/>
    <w:rsid w:val="00D42BB1"/>
    <w:rsid w:val="00D77C3B"/>
    <w:rsid w:val="00D8609A"/>
    <w:rsid w:val="00DA5E7C"/>
    <w:rsid w:val="00DD3C0B"/>
    <w:rsid w:val="00E03B4A"/>
    <w:rsid w:val="00E27180"/>
    <w:rsid w:val="00E64C26"/>
    <w:rsid w:val="00E9658C"/>
    <w:rsid w:val="00EC2FC2"/>
    <w:rsid w:val="00EF0AE9"/>
    <w:rsid w:val="00F3277F"/>
    <w:rsid w:val="00F44000"/>
    <w:rsid w:val="00F5543C"/>
    <w:rsid w:val="00FB5A3E"/>
    <w:rsid w:val="00FB7507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openxmlformats.org/officeDocument/2006/relationships/image" Target="media/image42.png"/><Relationship Id="rId55" Type="http://schemas.openxmlformats.org/officeDocument/2006/relationships/fontTable" Target="fontTable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image" Target="media/image2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56" Type="http://schemas.microsoft.com/office/2011/relationships/people" Target="people.xml"/><Relationship Id="rId8" Type="http://schemas.microsoft.com/office/2011/relationships/commentsExtended" Target="commentsExtended.xml"/><Relationship Id="rId51" Type="http://schemas.openxmlformats.org/officeDocument/2006/relationships/image" Target="media/image43.pn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59" Type="http://schemas.microsoft.com/office/2018/08/relationships/commentsExtensible" Target="commentsExtensible.xml"/><Relationship Id="rId20" Type="http://schemas.openxmlformats.org/officeDocument/2006/relationships/image" Target="media/image12.jpe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image" Target="media/image41.png"/><Relationship Id="rId57" Type="http://schemas.openxmlformats.org/officeDocument/2006/relationships/glossaryDocument" Target="glossary/document.xml"/><Relationship Id="rId10" Type="http://schemas.openxmlformats.org/officeDocument/2006/relationships/image" Target="media/image2.pn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image" Target="media/image4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392AFA"/>
    <w:rsid w:val="007D69E1"/>
    <w:rsid w:val="007D6BD6"/>
    <w:rsid w:val="008254A4"/>
    <w:rsid w:val="008E54E6"/>
    <w:rsid w:val="00940BAF"/>
    <w:rsid w:val="00A241C4"/>
    <w:rsid w:val="00CA7B47"/>
    <w:rsid w:val="00D55D34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F5509A-857A-4A31-9B2C-994740538C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0</TotalTime>
  <Pages>26</Pages>
  <Words>9073</Words>
  <Characters>51720</Characters>
  <Application>Microsoft Office Word</Application>
  <DocSecurity>0</DocSecurity>
  <Lines>431</Lines>
  <Paragraphs>12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6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61</cp:revision>
  <dcterms:created xsi:type="dcterms:W3CDTF">2023-12-13T10:20:00Z</dcterms:created>
  <dcterms:modified xsi:type="dcterms:W3CDTF">2023-12-26T11:09:00Z</dcterms:modified>
</cp:coreProperties>
</file>